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
        <w:t>SECTION 1: INTRODUCTION AND BACKGROUND</w:t>
      </w:r>
    </w:p>
    <w:p w14:paraId="52FE4E78" w14:textId="5D6F6219" w:rsidR="00D60F6C" w:rsidRDefault="00005184" w:rsidP="004921B2">
      <w:pPr>
        <w:ind w:firstLine="720"/>
      </w:pPr>
      <w:r>
        <w:t xml:space="preserve">Since the advent of the nuclear age, the fate of anthropogenic and naturally generated radioactive isotopes in the environment has been a major focus of groundwater transport studies. </w:t>
      </w:r>
      <w:r w:rsidR="00BC36D6">
        <w:t xml:space="preserve">They </w:t>
      </w:r>
      <w:r>
        <w:t>can present a significant human and environmental health hazard</w:t>
      </w:r>
      <w:r w:rsidR="00806F65">
        <w:t xml:space="preserve">s. One isotope of concern is </w:t>
      </w:r>
      <w:r w:rsidR="00F63FA8">
        <w:t>Radium</w:t>
      </w:r>
      <w:r w:rsidR="00806F65">
        <w:t>, which</w:t>
      </w:r>
      <w:r w:rsidR="00F63FA8">
        <w:t xml:space="preserve"> was used as a phosphorescent compound historically, but sees litt</w:t>
      </w:r>
      <w:r w:rsidR="00806F65">
        <w:t xml:space="preserve">le, if any industrial use today. The primary source of radium is then natural production by the decay of its parent products, uranium and thorium. While a natural radium signal exists in nearly all ground waters, it primarily presents a hazard in lower flux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ss of 120 Bq/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p>
    <w:p w14:paraId="011534BA" w14:textId="4FD85DF2" w:rsidR="004921B2" w:rsidRDefault="00034293" w:rsidP="00034293">
      <w:pPr>
        <w:ind w:firstLine="720"/>
      </w:pPr>
      <w:r>
        <w:t>In parallel</w:t>
      </w:r>
      <w:r w:rsidR="00AD1D21">
        <w:t>, the radium isotope</w:t>
      </w:r>
      <w:r w:rsidR="004921B2">
        <w:t>s also have been leveraged as naturally occurring environmental tracers. The primary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w:t>
      </w:r>
      <w:r w:rsidR="00D34445">
        <w:t>or within the estuarine systems. Unfortunately, the assumption of conservative behavior that is assumed in the near shore system is questionable in estuarine aquifers,</w:t>
      </w:r>
      <w:r w:rsidR="004921B2">
        <w:t xml:space="preserve"> especially given that radium isotopes are retarded by the presence of iron</w:t>
      </w:r>
      <w:r w:rsidR="00464DB5">
        <w:t xml:space="preserve"> and manganese oxides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has already been observed </w:t>
      </w:r>
      <w:r w:rsidR="00D34445">
        <w:fldChar w:fldCharType="begin" w:fldLock="1"/>
      </w:r>
      <w:r w:rsidR="009934C3">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D34445" w:rsidRPr="00D34445">
        <w:rPr>
          <w:noProof/>
        </w:rPr>
        <w:t>(Hughes, Wilson, &amp; Moore, 2015)</w:t>
      </w:r>
      <w:r w:rsidR="00D34445">
        <w:fldChar w:fldCharType="end"/>
      </w:r>
      <w:r w:rsidR="00D34445">
        <w:t>.</w:t>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w:t>
      </w:r>
      <w:r w:rsidR="00D34445">
        <w:t xml:space="preserve"> use radium as a tracer in both of these scenarios</w:t>
      </w:r>
      <w:r w:rsidR="009934C3">
        <w:t xml:space="preserve"> demands</w:t>
      </w:r>
      <w:r w:rsidR="00210C4A">
        <w:t xml:space="preserve"> careful accounting of the critical processes controlling transport.</w:t>
      </w:r>
      <w:r w:rsidR="009934C3">
        <w:t xml:space="preserve"> </w:t>
      </w:r>
    </w:p>
    <w:p w14:paraId="259482F6" w14:textId="1EEB115D" w:rsidR="00505D1A" w:rsidRDefault="00AD1D21">
      <w:r>
        <w:tab/>
        <w:t>Radium isotope transport is dominated by advection and diffusion, where specific mineral 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coefficients, Kd</w:t>
      </w:r>
      <w:r w:rsidR="00BC00AE">
        <w:t>, finding that iron and manganese oxides dominate radium retention</w:t>
      </w:r>
      <w:r>
        <w:t xml:space="preserve"> </w:t>
      </w:r>
      <w:r w:rsidR="00C12AA1">
        <w:fldChar w:fldCharType="begin" w:fldLock="1"/>
      </w:r>
      <w:r w:rsidR="00F31B8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mendeley" : { "formattedCitation" : "(Bassot, Stammose, &amp; Benitah, 2005; Bene\u0161, Strejc, Lukavec, &amp; Borovec, 1984)", "plainTextFormattedCitation" : "(Bassot, Stammose, &amp; Benitah, 2005; Bene\u0161, Strejc, Lukavec, &amp; Borovec, 1984)", "previouslyFormattedCitation" : "(Bassot, Stammose, &amp; Benitah, 2005; Bene\u0161, Strejc, Lukavec, &amp; Borovec, 1984)" }, "properties" : { "noteIndex" : 0 }, "schema" : "https://github.com/citation-style-language/schema/raw/master/csl-citation.json" }</w:instrText>
      </w:r>
      <w:r w:rsidR="00C12AA1">
        <w:fldChar w:fldCharType="separate"/>
      </w:r>
      <w:r w:rsidR="00C12AA1" w:rsidRPr="00C12AA1">
        <w:rPr>
          <w:noProof/>
        </w:rPr>
        <w:t>(Bassot, Stammose, &amp; Benitah, 2005; Beneš, Strejc, Lukavec, &amp; Borovec, 1984)</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Kd values saw significant variations in Kd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ferrihydrite and goethite using a tetradentate binding site surface complexation model</w:t>
      </w:r>
      <w:r w:rsidR="009934C3">
        <w:t xml:space="preserve"> with good success</w:t>
      </w:r>
      <w:r w:rsidR="00F31B86">
        <w:t xml:space="preserve"> </w:t>
      </w:r>
      <w:r w:rsidR="00F31B86">
        <w:fldChar w:fldCharType="begin" w:fldLock="1"/>
      </w:r>
      <w:r w:rsidR="00167D90">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31B86">
        <w:fldChar w:fldCharType="separate"/>
      </w:r>
      <w:r w:rsidR="00F31B86" w:rsidRPr="00F31B86">
        <w:rPr>
          <w:noProof/>
        </w:rPr>
        <w:t>(Sajih et al., 2014)</w:t>
      </w:r>
      <w:r w:rsidR="00F31B86">
        <w:fldChar w:fldCharType="end"/>
      </w:r>
      <w:r w:rsidR="009934C3">
        <w:t xml:space="preserve">. While sorption of other group II ions </w:t>
      </w:r>
      <w:r w:rsidR="009934C3">
        <w:lastRenderedPageBreak/>
        <w:t xml:space="preserve">to montmorillonites and other clay minerals is well studied </w:t>
      </w:r>
      <w:r w:rsidR="009934C3">
        <w:fldChar w:fldCharType="begin" w:fldLock="1"/>
      </w:r>
      <w:r w:rsidR="00503D9D">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mendeley" : { "formattedCitation" : "(Bas, 2006)", "plainTextFormattedCitation" : "(Bas, 2006)", "previouslyFormattedCitation" : "(Bas, 2006)" }, "properties" : { "noteIndex" : 0 }, "schema" : "https://github.com/citation-style-language/schema/raw/master/csl-citation.json" }</w:instrText>
      </w:r>
      <w:r w:rsidR="009934C3">
        <w:fldChar w:fldCharType="separate"/>
      </w:r>
      <w:r w:rsidR="009934C3" w:rsidRPr="009934C3">
        <w:rPr>
          <w:noProof/>
        </w:rPr>
        <w:t>(Bas, 2006)</w:t>
      </w:r>
      <w:r w:rsidR="009934C3">
        <w:fldChar w:fldCharType="end"/>
      </w:r>
      <w:r w:rsidR="009934C3">
        <w:t>, there is only a limited data set fo</w:t>
      </w:r>
      <w:r w:rsidR="00503D9D">
        <w:t xml:space="preserve">r radium sorption </w:t>
      </w:r>
      <w:r w:rsidR="00503D9D">
        <w:fldChar w:fldCharType="begin" w:fldLock="1"/>
      </w:r>
      <w:r w:rsidR="00503D9D">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 "properties" : { "noteIndex" : 0 }, "schema" : "https://github.com/citation-style-language/schema/raw/master/csl-citation.json" }</w:instrText>
      </w:r>
      <w:r w:rsidR="00503D9D">
        <w:fldChar w:fldCharType="separate"/>
      </w:r>
      <w:r w:rsidR="00503D9D" w:rsidRPr="00503D9D">
        <w:rPr>
          <w:noProof/>
        </w:rPr>
        <w:t>(Tamamura et al., 2013)</w:t>
      </w:r>
      <w:r w:rsidR="00503D9D">
        <w:fldChar w:fldCharType="end"/>
      </w:r>
      <w:r w:rsidR="00503D9D">
        <w:t>. Lastly, there is very little data examining the sorption of radium to reduced minerals that form during natural cycling of certain groundwaters. Understanding the full suite of minerals controlling radium transport will be key in predicting its behavior.</w:t>
      </w:r>
    </w:p>
    <w:p w14:paraId="4D70E478" w14:textId="79BDAF97" w:rsidR="00F31B86" w:rsidRDefault="00F31B86">
      <w:r>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 xml:space="preserve">Previous work has almost entirely focused on the importance of iron oxides, but have not considered the role of clay minerals with exchangeable cations, or the importance of reduced iron minerals, both of which are </w:t>
      </w:r>
      <w:r w:rsidR="00767A3D">
        <w:t>common</w:t>
      </w:r>
      <w:r w:rsidR="00E26EE8">
        <w:t>ly found in many aquifers</w:t>
      </w:r>
      <w:r w:rsidR="009E1557">
        <w:t>. In this study, we first compare sorption of radium to ferrihydrite,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 the most dominant mineral is i</w:t>
      </w:r>
      <w:r w:rsidR="00291774">
        <w:t>n fact sodium montmorillonite. This result is mirrored in the surface complexation models, showing that exchange reactions result in the enhanced sorption of radium in the montmorillonite, as compared to the other minerals.</w:t>
      </w:r>
    </w:p>
    <w:p w14:paraId="7EF9B169" w14:textId="741DC967" w:rsidR="009E1557" w:rsidRDefault="007444BF">
      <w:r>
        <w:t xml:space="preserve">SECTION 2: </w:t>
      </w:r>
      <w:r w:rsidR="00DE4BC8">
        <w:t xml:space="preserve">EXPERIMENTAL AND MODELING </w:t>
      </w:r>
      <w:r>
        <w:t>METHODS</w:t>
      </w:r>
    </w:p>
    <w:p w14:paraId="4C17FB2F" w14:textId="0F3B7A69" w:rsidR="009C7C54" w:rsidRDefault="009C7C54" w:rsidP="00DE72DF">
      <w:pPr>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to 3% using HCl.</w:t>
      </w:r>
    </w:p>
    <w:p w14:paraId="33DD1791" w14:textId="23623E21" w:rsidR="00DE72DF" w:rsidRDefault="00DE72DF">
      <w:r>
        <w:t>2.1 MINERAL PREPARATION</w:t>
      </w:r>
    </w:p>
    <w:p w14:paraId="311590D6" w14:textId="1B566278" w:rsidR="00DE72DF" w:rsidRDefault="00DE72DF">
      <w:r>
        <w:tab/>
      </w:r>
      <w:r w:rsidR="0043349A">
        <w:t xml:space="preserve">Both ferrihydrit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Briefly, ferrihydrite was precipitated by dissolving Fe(III)Cl3 in water, and rapidly titrating the solution to pH 7</w:t>
      </w:r>
      <w:r w:rsidR="00030050">
        <w:t>-8</w:t>
      </w:r>
      <w:r w:rsidR="00167D90">
        <w:t>, followed by centrifugation and washing to remove background electrolytes. The</w:t>
      </w:r>
      <w:r w:rsidR="00994948">
        <w:t xml:space="preserve"> iron content of</w:t>
      </w:r>
      <w:r w:rsidR="00167D90">
        <w:t xml:space="preserve"> prepared ferrhydrite slurry was characterized using the ferrozin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w:t>
      </w:r>
      <w:r w:rsidR="000504B0">
        <w:t xml:space="preserve"> initially</w:t>
      </w:r>
      <w:r w:rsidR="00167D90">
        <w:t xml:space="preserve"> O2 free solution of Fe(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75A8C41A" w:rsidR="00B51EE3" w:rsidRDefault="00167D90">
      <w:r>
        <w:tab/>
        <w:t>Calcium montmorillonite STX-1b was ordered from the clay minerals society</w:t>
      </w:r>
      <w:r w:rsidR="00994948">
        <w:t xml:space="preserve"> (clays.org)</w:t>
      </w:r>
      <w:r w:rsidR="00B51EE3">
        <w:t>, and was fractionated and washed using standard methods (THAT BOOK). The clay was dispersed with 1 M NaCl, and the &lt;0.2 um clay fraction siphoned off after successive washes with DI water. The siphoned clay particles were then treated with a 1 M Sodium Acetate solution, set to pH 5 using glacial acetic acid, which removed the carbonates.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and pestle. (</w:t>
      </w:r>
      <w:r w:rsidR="0047463F">
        <w:t>DISCUSSION OF CLAY CHARACTERIZATION</w:t>
      </w:r>
      <w:r w:rsidR="00B51EE3">
        <w:t>)</w:t>
      </w:r>
    </w:p>
    <w:p w14:paraId="0FEDCDA3" w14:textId="112D162E" w:rsidR="00B51EE3" w:rsidRDefault="003F60EB">
      <w:r>
        <w:tab/>
        <w:t>Lastly, pyrite was ordered from (X COMPANY), which came in a la</w:t>
      </w:r>
      <w:r w:rsidR="00C4280C">
        <w:t>rge ore form. The pyrite was</w:t>
      </w:r>
      <w:r>
        <w:t xml:space="preserve"> ground using mortar and pestle, and then the 45-250 um size fraction were sieved out. The pyrite was </w:t>
      </w:r>
      <w:r>
        <w:lastRenderedPageBreak/>
        <w:t xml:space="preserve">placed into an anaerobic glove bag, with a 5% hydrogen and 95% hydrogen atmosphere. </w:t>
      </w:r>
      <w:r w:rsidR="00483D6E">
        <w:t xml:space="preserve">Once in the glove bag, the pyrite was washed in 6 N HCl overnight to remove any iron oxide coatings, and then washed with DI water. Lastly, the pyrite was allowed to </w:t>
      </w:r>
      <w:r w:rsidR="00C4280C">
        <w:t>air dry in the anaerobic glove bag with a dessicant</w:t>
      </w:r>
      <w:r w:rsidR="00483D6E">
        <w:t xml:space="preserve">. </w:t>
      </w:r>
      <w:r w:rsidR="00C4280C">
        <w:t>The pyrite composition was confirmed through XRD.</w:t>
      </w:r>
      <w:bookmarkStart w:id="0" w:name="_GoBack"/>
      <w:bookmarkEnd w:id="0"/>
    </w:p>
    <w:p w14:paraId="4F0C2599" w14:textId="6AFB3B2E" w:rsidR="00490D23" w:rsidRDefault="00FA1FCF">
      <w:r>
        <w:t>2.2</w:t>
      </w:r>
      <w:r w:rsidR="008A0962">
        <w:t xml:space="preserve"> SORPTION</w:t>
      </w:r>
      <w:r w:rsidR="00490D23">
        <w:t xml:space="preserve"> EXPERIMENTAL SETUP</w:t>
      </w:r>
    </w:p>
    <w:p w14:paraId="4468AD1E" w14:textId="6C4723E0" w:rsidR="007B346B" w:rsidRDefault="00490D23" w:rsidP="008A0962">
      <w:pPr>
        <w:ind w:firstLine="720"/>
      </w:pPr>
      <w:r>
        <w:t>200 mL serum vials were filled with 100 mL of 10 mM NaCl stock solution, 30 mg of one mineral (except for the case of pyrite, where 40 mg was used), and 5-270 Bq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5,7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C242A4">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A7E83">
        <w:fldChar w:fldCharType="separate"/>
      </w:r>
      <w:r w:rsidR="00FA7E83" w:rsidRPr="00FA7E83">
        <w:rPr>
          <w:noProof/>
        </w:rPr>
        <w:t>(Sajih et al., 2014)</w:t>
      </w:r>
      <w:r w:rsidR="00FA7E83">
        <w:fldChar w:fldCharType="end"/>
      </w:r>
      <w:r w:rsidR="00FA7E83">
        <w:t xml:space="preserve">, </w:t>
      </w:r>
      <w:commentRangeStart w:id="1"/>
      <w:r w:rsidR="00FA7E83">
        <w:t>while sorption to montmorillonite was evaluated using the same set up with different time points</w:t>
      </w:r>
      <w:commentRangeEnd w:id="1"/>
      <w:r w:rsidR="00FA7E83">
        <w:rPr>
          <w:rStyle w:val="CommentReference"/>
        </w:rPr>
        <w:commentReference w:id="1"/>
      </w:r>
      <w:r w:rsidR="00AD778A">
        <w:t>, as well as a desorption experiment described in the supporting information</w:t>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HCl and NaOH at high concentrations were used, so that volume additions did not exceed 5% of the original volume. Once </w:t>
      </w:r>
      <w:r w:rsidR="00646A4D">
        <w:t>re-titration was complete</w:t>
      </w:r>
      <w:r w:rsidR="004664DA">
        <w:t>, the samples were filtered using 0.2</w:t>
      </w:r>
      <w:r w:rsidR="00AD778A">
        <w:t>2</w:t>
      </w:r>
      <w:r w:rsidR="004664DA">
        <w:t xml:space="preserve"> um polyethersulfone filter</w:t>
      </w:r>
      <w:r w:rsidR="00AD778A">
        <w:t>s</w:t>
      </w:r>
      <w:r w:rsidR="004664DA">
        <w:t>, which was shown not to significantly sorb radium</w:t>
      </w:r>
      <w:r w:rsidR="00FA1FCF">
        <w:t xml:space="preserve">. Solids for ferrihydrite and goethite were collected </w:t>
      </w:r>
      <w:r w:rsidR="00E92D4A">
        <w:t xml:space="preserve">on the filters </w:t>
      </w:r>
      <w:r w:rsidR="00FA1FCF">
        <w:t>for further analysis and to check mass balance. Error in these measurements was quantified by performing points in triplicate and measuring the standard deviation of those results.</w:t>
      </w:r>
    </w:p>
    <w:p w14:paraId="0B2270A7" w14:textId="426B2B01" w:rsidR="00FA1FCF" w:rsidRDefault="00FA1FCF">
      <w:r>
        <w:t>2.3 ANALYTICAL TECHNIQUES</w:t>
      </w:r>
    </w:p>
    <w:p w14:paraId="6BF77AEA" w14:textId="61325FBF" w:rsidR="007B346B" w:rsidRDefault="007B346B">
      <w:r>
        <w:tab/>
        <w:t>Solutions of radium were quantified using scintillation counting techniques. 10 mL of sample (5 mL of Sodium montmorillonite supernatant due to filtration difficulty) were mixed with 10 mL of Ultima Gold XR (Perkin Elmer) and sealed for 30 days to allow radium-226 to reach a transient equilibrium with its daughter products. The equilibrated samples were then counted using a Beckman Coulter scintillation counter (COUNTER INFO), and the resulting counts were compared to a calibration curve of radium-226 standards to determine solution activities. Except for points involving ferrihydrite at pH 9, this was sufficient to determine the extent of sorption and develop isotherms.</w:t>
      </w:r>
      <w:r w:rsidR="009378CA">
        <w:t xml:space="preserve"> </w:t>
      </w:r>
      <w:commentRangeStart w:id="2"/>
      <w:r w:rsidR="009378CA">
        <w:t xml:space="preserve">Background concentrations were also quantified to develop a limit of blank of 1.4 counts per second (cps). We </w:t>
      </w:r>
      <w:r w:rsidR="00F43B04">
        <w:t xml:space="preserve">only </w:t>
      </w:r>
      <w:r w:rsidR="009378CA">
        <w:t>consider</w:t>
      </w:r>
      <w:r w:rsidR="00F43B04">
        <w:t xml:space="preserve">ed samples having </w:t>
      </w:r>
      <w:r w:rsidR="009378CA">
        <w:t xml:space="preserve">1.5 times that </w:t>
      </w:r>
      <w:r w:rsidR="00F43B04">
        <w:t>limit in subsequent analyses.</w:t>
      </w:r>
      <w:commentRangeEnd w:id="2"/>
      <w:r w:rsidR="00436B7F">
        <w:rPr>
          <w:rStyle w:val="CommentReference"/>
        </w:rPr>
        <w:commentReference w:id="2"/>
      </w:r>
    </w:p>
    <w:p w14:paraId="349D92F0" w14:textId="0FBDD753" w:rsidR="007B346B" w:rsidRDefault="008A0962">
      <w:r>
        <w:tab/>
        <w:t>Many supernatant samples</w:t>
      </w:r>
      <w:r w:rsidR="007B346B">
        <w:t xml:space="preserve"> using ferrihydrite at pH 9</w:t>
      </w:r>
      <w:r w:rsidR="009378CA">
        <w:t xml:space="preserve"> were below this defined detection limit, </w:t>
      </w:r>
      <w:r w:rsidR="00476ACB">
        <w:t>so solid associated</w:t>
      </w:r>
      <w:r w:rsidR="009378CA">
        <w:t xml:space="preserve"> radium on the 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DETAILS ON THE GAMMA COUNTER) was calibrated using a multinuclide standard prepared from (???). The solid samples on PES filters were simply placed in scintillation vials, and c</w:t>
      </w:r>
      <w:r>
        <w:t>ounted directly on the counter, with the resulting counts being adjusted for ferrihydrite loss during filtration.</w:t>
      </w:r>
    </w:p>
    <w:p w14:paraId="1C19EDDA" w14:textId="29C688AE" w:rsidR="005C4438" w:rsidRDefault="005C4438">
      <w:r>
        <w:t>[DISCUSSION OF SURFACE AREA ANALYSIS]</w:t>
      </w:r>
    </w:p>
    <w:p w14:paraId="0A678B35" w14:textId="415430C4" w:rsidR="005C4438" w:rsidRDefault="005C4438">
      <w:r>
        <w:t>2.4 SURFACE COMPLEXATION MODELING</w:t>
      </w:r>
    </w:p>
    <w:p w14:paraId="00FA4CF2" w14:textId="702C71FC" w:rsidR="00476ACB" w:rsidRDefault="00476ACB">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70A6F">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570A6F" w:rsidRPr="00570A6F">
        <w:rPr>
          <w:noProof/>
        </w:rPr>
        <w:t>(Parkhurst &amp; Appela, 2013)</w:t>
      </w:r>
      <w:r w:rsidR="00570A6F">
        <w:fldChar w:fldCharType="end"/>
      </w:r>
      <w:r>
        <w:t xml:space="preserve">. Simple single site models </w:t>
      </w:r>
      <w:r>
        <w:lastRenderedPageBreak/>
        <w:t>were used to fit the data, which allows for easy comparison of the relative importance of the different minerals for radium retention</w:t>
      </w:r>
      <w:r w:rsidR="00946431">
        <w:t xml:space="preserve">, as well as comparison with currently existing surface complexation modeling results </w:t>
      </w:r>
      <w:r w:rsidR="00946431">
        <w:fldChar w:fldCharType="begin" w:fldLock="1"/>
      </w:r>
      <w:r w:rsidR="00836777">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946431">
        <w:fldChar w:fldCharType="separate"/>
      </w:r>
      <w:r w:rsidR="00946431" w:rsidRPr="00946431">
        <w:rPr>
          <w:noProof/>
        </w:rPr>
        <w:t>(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836777">
        <w:t xml:space="preserve"> </w:t>
      </w:r>
      <w:r w:rsidR="00836777">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rsidR="00836777">
        <w:fldChar w:fldCharType="separate"/>
      </w:r>
      <w:r w:rsidR="00570A6F" w:rsidRPr="00570A6F">
        <w:rPr>
          <w:noProof/>
        </w:rPr>
        <w:t>(Michael H. Bradbury &amp; Baeyens, 2005)</w:t>
      </w:r>
      <w:r w:rsidR="00836777">
        <w:fldChar w:fldCharType="end"/>
      </w:r>
      <w:r w:rsidR="00836777">
        <w:t>.</w:t>
      </w:r>
      <w:r w:rsidR="003D2C05">
        <w:t xml:space="preserve"> </w:t>
      </w:r>
      <w:r>
        <w:t>The relevant reactions are shown in table 1</w:t>
      </w:r>
      <w:r w:rsidR="00F40708">
        <w:t xml:space="preserve"> (at the end of the paper), along with protonation constants from literature</w:t>
      </w:r>
      <w:r w:rsidR="006C34B0">
        <w:t>.</w:t>
      </w:r>
      <w:r>
        <w:t xml:space="preserve"> Experimental sorption data</w:t>
      </w:r>
      <w:r w:rsidR="00570A6F">
        <w:t xml:space="preserve"> was fit only by varying radium sorption reaction constants</w:t>
      </w:r>
      <w:r w:rsidR="006C34B0">
        <w:t>.</w:t>
      </w:r>
      <w:r w:rsidR="00EC6622">
        <w:t xml:space="preserve"> Site densities were set using the BET surfac</w:t>
      </w:r>
      <w:r w:rsidR="00570A6F">
        <w:t xml:space="preserve">e area for the iron minerals, </w:t>
      </w:r>
      <w:r w:rsidR="00EC6622">
        <w:t>exchangeable sites</w:t>
      </w:r>
      <w:r w:rsidR="00570A6F">
        <w:t xml:space="preserve"> for the clay were</w:t>
      </w:r>
      <w:r w:rsidR="00085D34">
        <w:t xml:space="preserve"> determined by the cation exchange capacity reported by Clay Society</w:t>
      </w:r>
      <w:r w:rsidR="00570A6F">
        <w:t xml:space="preserve">, and site densities were set from literature values </w:t>
      </w:r>
      <w:r w:rsidR="00570A6F">
        <w:fldChar w:fldCharType="begin" w:fldLock="1"/>
      </w:r>
      <w:r w:rsidR="0078375C">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Baeyens, Geckeis, &amp; Rabung, 2005)", "plainTextFormattedCitation" : "(Mike H. Bradbury, Baeyens, Geckeis, &amp; Rabung, 2005)", "previouslyFormattedCitation" : "(Mike H. Bradbury, Baeyens, Geckeis, &amp; Rabung, 2005)" }, "properties" : { "noteIndex" : 0 }, "schema" : "https://github.com/citation-style-language/schema/raw/master/csl-citation.json" }</w:instrText>
      </w:r>
      <w:r w:rsidR="00570A6F">
        <w:fldChar w:fldCharType="separate"/>
      </w:r>
      <w:r w:rsidR="00570A6F" w:rsidRPr="00570A6F">
        <w:rPr>
          <w:noProof/>
        </w:rPr>
        <w:t>(Mike H. Bradbury, Baeyens, Geckeis, &amp; Rabung, 2005)</w:t>
      </w:r>
      <w:r w:rsidR="00570A6F">
        <w:fldChar w:fldCharType="end"/>
      </w:r>
      <w:r w:rsidR="00085D34">
        <w:t>.</w:t>
      </w:r>
      <w:r w:rsidR="00EC6622">
        <w:t xml:space="preserve"> </w:t>
      </w:r>
      <w:r w:rsidR="006C34B0">
        <w:t>Solution complexation behavior was accounted for using the SIT database, which covers radium carbonate, sulfate, and hydroxide complexes</w:t>
      </w:r>
      <w:r w:rsidR="00DC781E">
        <w:t>,</w:t>
      </w:r>
      <w:r w:rsidR="00177B55">
        <w:t xml:space="preserve"> and had little impact over the experimental conditions considered.</w:t>
      </w:r>
    </w:p>
    <w:p w14:paraId="315C2F78" w14:textId="2E981993" w:rsidR="00FA1FCF" w:rsidRDefault="008A0962">
      <w:r>
        <w:tab/>
      </w:r>
    </w:p>
    <w:p w14:paraId="2C202E40" w14:textId="2BB27C94" w:rsidR="00FA7E83" w:rsidRDefault="007444BF" w:rsidP="00505D1A">
      <w:r>
        <w:t>SECTION 3: RESULTS</w:t>
      </w:r>
      <w:r w:rsidR="00FA7E83">
        <w:t xml:space="preserve"> AND </w:t>
      </w:r>
      <w:r w:rsidR="00B00F8C">
        <w:t>DISCUSSION</w:t>
      </w:r>
    </w:p>
    <w:p w14:paraId="3C9A3709" w14:textId="5751058D" w:rsidR="00BB777D" w:rsidRDefault="00BB777D" w:rsidP="00505D1A">
      <w:r>
        <w:t>SECTION 3.1 SORPTION ISOTHERM RESULTS</w:t>
      </w:r>
    </w:p>
    <w:p w14:paraId="7C47E7EF" w14:textId="7A04E77A" w:rsidR="000B3200" w:rsidRDefault="00D42F7E" w:rsidP="002C66D7">
      <w:pPr>
        <w:ind w:firstLine="720"/>
      </w:pPr>
      <w:r>
        <w:t>Figure 1 shows a set of four isotherms at pH 7, comparing sorption of the four minerals studied. Lines were fit to each set of mineral data, showing R2 values of 0.98 and greater</w:t>
      </w:r>
      <w:r w:rsidR="005C4438">
        <w:t>, indicating very linear response for this range of radium activities</w:t>
      </w:r>
      <w:r>
        <w:t>. A complete data set, showing each mineral, and the associated sorption at different pH values can be seen</w:t>
      </w:r>
      <w:r w:rsidR="005C4438">
        <w:t xml:space="preserve"> in the supporting information. </w:t>
      </w:r>
      <w:r w:rsidR="000B3200">
        <w:t xml:space="preserve">The circumneutral pH highlights trends seen at the other pH values. </w:t>
      </w:r>
      <w:r w:rsidR="005C4438">
        <w:t xml:space="preserve">Sodium montmorillonite sorbs </w:t>
      </w:r>
      <w:r w:rsidR="000B3200">
        <w:t>radium extensively at this pH, with 85+/-1% of the total radium associated with the solid. In contrast, ferrihydrite only sorbed 50+/-7% of the available radium, while goethite and pyrite sorbed only 13% and 10% of total radium.</w:t>
      </w:r>
    </w:p>
    <w:p w14:paraId="57967F59" w14:textId="177AD826" w:rsidR="002C66D7" w:rsidRDefault="002C66D7" w:rsidP="00505D1A">
      <w:r>
        <w:tab/>
        <w:t>The impact of pH on these sorption isotherms can be seen in figure 2, where we compare radium sorption isotherms to ferrhydrite over the experimental pH range. The isotherms remain linear across pH values, but show significant differences in slope, with higher pH values showing increasingly larger amounts of sorption. This is a trend reflected in the other minerals as well, with pH playing a key role in determining sorption extent. Table 2 lists a complete data set of fitted Kd values for each mineral and pH value</w:t>
      </w:r>
      <w:r w:rsidR="00B97F5D">
        <w:t>. Sodium montmorillonite Kd values show a large extent of sorption over the whole range of pHs, and is only matched by ferrihydrite at very basic pH values. This suggests that sodium montmorillonite or other clay minerals may play a key role in controlling radium sorption in common groundwater environments.</w:t>
      </w:r>
    </w:p>
    <w:p w14:paraId="397427CD" w14:textId="09748ECA" w:rsidR="00D7328C" w:rsidRDefault="000B3200" w:rsidP="00505D1A">
      <w:r>
        <w:tab/>
      </w:r>
      <w:r w:rsidR="00C242A4">
        <w:t xml:space="preserve">Previous work has examined radium sorption to the iron oxides, and they are typically cited as dominant sorbents in the environment. These results show some differences from previous data, particularly with the iron oxides, reporting 20-30% more sorption than found in this study </w:t>
      </w:r>
      <w:r w:rsidR="00C242A4">
        <w:fldChar w:fldCharType="begin" w:fldLock="1"/>
      </w:r>
      <w:r w:rsidR="00B9754E">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C242A4">
        <w:fldChar w:fldCharType="separate"/>
      </w:r>
      <w:r w:rsidR="00C242A4" w:rsidRPr="00C242A4">
        <w:rPr>
          <w:noProof/>
        </w:rPr>
        <w:t>(Sajih et al., 2014)</w:t>
      </w:r>
      <w:r w:rsidR="00C242A4">
        <w:fldChar w:fldCharType="end"/>
      </w:r>
      <w:r w:rsidR="00B9754E">
        <w:t xml:space="preserve">. Those experiments had a solid/solution ratio of 100 g/L, whereas our work had only 0.3 g/L, nearly 3 orders of magnitude in difference. This significant reduction in number of </w:t>
      </w:r>
      <w:r w:rsidR="002C66D7">
        <w:t>sites may reduce surface site availability, thus driving the observed reductions in sorption</w:t>
      </w:r>
      <w:r w:rsidR="00B9754E">
        <w:t xml:space="preserve">. Previous studies with sodium montmorillonite show comparable amounts of sorption for these solution conditions </w:t>
      </w:r>
      <w:r w:rsidR="00B9754E">
        <w:fldChar w:fldCharType="begin" w:fldLock="1"/>
      </w:r>
      <w:r w:rsidR="00197AA8">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9754E">
        <w:fldChar w:fldCharType="separate"/>
      </w:r>
      <w:r w:rsidR="00B9754E" w:rsidRPr="00B9754E">
        <w:rPr>
          <w:noProof/>
        </w:rPr>
        <w:t>(Tamamura et al., 2013)</w:t>
      </w:r>
      <w:r w:rsidR="00B9754E">
        <w:fldChar w:fldCharType="end"/>
      </w:r>
      <w:r w:rsidR="00584C5A">
        <w:t xml:space="preserve">. </w:t>
      </w:r>
      <w:r w:rsidR="00163E52">
        <w:t>Unfortunately there is little data to compare the pyrite results with, though this may be driven by the low retention of radium and difficulties of preparing experiments anaerobically</w:t>
      </w:r>
      <w:r w:rsidR="00197AA8">
        <w:t xml:space="preserve">, since even 1 </w:t>
      </w:r>
      <w:r w:rsidR="00D7328C">
        <w:t>days’ worth</w:t>
      </w:r>
      <w:r w:rsidR="00197AA8">
        <w:t xml:space="preserve"> of air exposure can result in iron oxide coatings </w:t>
      </w:r>
      <w:r w:rsidR="00197AA8">
        <w:fldChar w:fldCharType="begin" w:fldLock="1"/>
      </w:r>
      <w:r w:rsidR="00946431">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197AA8">
        <w:fldChar w:fldCharType="separate"/>
      </w:r>
      <w:r w:rsidR="00197AA8" w:rsidRPr="00197AA8">
        <w:rPr>
          <w:noProof/>
        </w:rPr>
        <w:t>(MURPHY &amp; STRONGIN, 2009)</w:t>
      </w:r>
      <w:r w:rsidR="00197AA8">
        <w:fldChar w:fldCharType="end"/>
      </w:r>
      <w:r w:rsidR="00163E52">
        <w:t>.</w:t>
      </w:r>
      <w:r w:rsidR="00D7328C">
        <w:t xml:space="preserve"> </w:t>
      </w:r>
    </w:p>
    <w:p w14:paraId="68A32F0D" w14:textId="763CE6EB" w:rsidR="00BB777D" w:rsidRDefault="00D42F7E" w:rsidP="00505D1A">
      <w:commentRangeStart w:id="3"/>
      <w:r>
        <w:lastRenderedPageBreak/>
        <w:t>SECTION 3.2 SURFACE COMPLEXATION MODELING</w:t>
      </w:r>
      <w:commentRangeEnd w:id="3"/>
      <w:r w:rsidR="00B53681">
        <w:rPr>
          <w:rStyle w:val="CommentReference"/>
        </w:rPr>
        <w:commentReference w:id="3"/>
      </w:r>
    </w:p>
    <w:p w14:paraId="529ED34E" w14:textId="3F0DFC62" w:rsidR="00B42A02" w:rsidRDefault="00B42A02" w:rsidP="00505D1A">
      <w:r>
        <w:tab/>
        <w:t>The results of the surface complexatio</w:t>
      </w:r>
      <w:r w:rsidR="002C66D7">
        <w:t>n modeling are shown in figure 3</w:t>
      </w:r>
      <w:r w:rsidR="008B7A5C">
        <w:t xml:space="preserve">, with the fitted </w:t>
      </w:r>
      <w:r w:rsidR="00D9088E">
        <w:t xml:space="preserve">reaction constants in table 1. </w:t>
      </w:r>
      <w:r w:rsidR="0078375C">
        <w:t>Despite the overall simplicity of the model, the fits are quite good across all minerals</w:t>
      </w:r>
      <w:r w:rsidR="00B97F5D">
        <w:t xml:space="preserve">. Fitted reaction constants were highest for sodium montmorillonite, followed by ferrihydrite, goethite, and then pyrite, though the reactions constants only vary a few units between minerals. </w:t>
      </w:r>
      <w:r w:rsidR="0025421E">
        <w:t xml:space="preserve"> A more traditional two site model for ferrihydrite was also considered by adding a weak site </w:t>
      </w:r>
      <w:r w:rsidR="0025421E">
        <w:fldChar w:fldCharType="begin" w:fldLock="1"/>
      </w:r>
      <w:r w:rsidR="00DB638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25421E">
        <w:fldChar w:fldCharType="separate"/>
      </w:r>
      <w:r w:rsidR="0025421E" w:rsidRPr="0025421E">
        <w:rPr>
          <w:noProof/>
        </w:rPr>
        <w:t>(Dzombak &amp; Morel, 1990)</w:t>
      </w:r>
      <w:r w:rsidR="0025421E">
        <w:fldChar w:fldCharType="end"/>
      </w:r>
      <w:r w:rsidR="0025421E">
        <w:t>, but the model had little sensitivi</w:t>
      </w:r>
      <w:r w:rsidR="007D2347">
        <w:t>ty to this second reaction site</w:t>
      </w:r>
      <w:r w:rsidR="00B97F5D">
        <w:t>, suggesting that only one site was needed to qualitatively describe sorption</w:t>
      </w:r>
      <w:r w:rsidR="007D2347">
        <w:t>.</w:t>
      </w:r>
      <w:r w:rsidR="00B97F5D">
        <w:t xml:space="preserve"> </w:t>
      </w:r>
      <w:r w:rsidR="00AC2E49">
        <w:t xml:space="preserve">The inclusion of an exchange reaction with sodium montmorillonite was </w:t>
      </w:r>
      <w:r w:rsidR="00B97F5D">
        <w:t>necessary</w:t>
      </w:r>
      <w:r w:rsidR="00AC2E49">
        <w:t xml:space="preserve"> to explain the high extent of sorption even at low pH values</w:t>
      </w:r>
      <w:r w:rsidR="00B97F5D">
        <w:t xml:space="preserve">, a method consistent with previous work modeling metal sorption to montmorillonite minerals </w:t>
      </w:r>
      <w:r w:rsidR="00DB6383">
        <w:fldChar w:fldCharType="begin" w:fldLock="1"/>
      </w:r>
      <w:r w:rsidR="00DB6383">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et al., 2005)", "plainTextFormattedCitation" : "(Mike H. Bradbury et al., 2005)", "previouslyFormattedCitation" : "(Mike H. Bradbury et al., 2005)" }, "properties" : { "noteIndex" : 0 }, "schema" : "https://github.com/citation-style-language/schema/raw/master/csl-citation.json" }</w:instrText>
      </w:r>
      <w:r w:rsidR="00DB6383">
        <w:fldChar w:fldCharType="separate"/>
      </w:r>
      <w:r w:rsidR="00DB6383" w:rsidRPr="00DB6383">
        <w:rPr>
          <w:noProof/>
        </w:rPr>
        <w:t>(Mike H. Bradbury et al., 2005)</w:t>
      </w:r>
      <w:r w:rsidR="00DB6383">
        <w:fldChar w:fldCharType="end"/>
      </w:r>
      <w:r w:rsidR="00AC2E49">
        <w:t>.</w:t>
      </w:r>
      <w:r w:rsidR="00DB6383">
        <w:t xml:space="preserve"> The selectivity coefficient for this exchange reaction is fairly low in comparison to that of other metals, suggesting that radium would easily be displaced by other exchangeable metals such as calcium or magnesium. </w:t>
      </w:r>
    </w:p>
    <w:p w14:paraId="612DF622" w14:textId="19ADBEC1" w:rsidR="00A8378A" w:rsidRDefault="00A8378A" w:rsidP="00505D1A">
      <w:r>
        <w:tab/>
      </w:r>
      <w:r w:rsidR="00EB185E">
        <w:t>Cleaned p</w:t>
      </w:r>
      <w:r w:rsidR="00EB46DC">
        <w:t>yrite, in contrast to the other minerals, shows little affinity for radium, even under more basic conditions, even after accounting for</w:t>
      </w:r>
      <w:r w:rsidR="00525F81">
        <w:t xml:space="preserve"> differ</w:t>
      </w:r>
      <w:r w:rsidR="00DB6383">
        <w:t>ences in surface area. This is logical, since</w:t>
      </w:r>
      <w:r w:rsidR="00525F81">
        <w:t xml:space="preserve"> the potential binding sites on the pyrite surface </w:t>
      </w:r>
      <w:r w:rsidR="00DB6383">
        <w:t>do not have</w:t>
      </w:r>
      <w:r w:rsidR="00525F81">
        <w:t xml:space="preserve"> protonated or deprotonated oxygens, but rather sulfides</w:t>
      </w:r>
      <w:r w:rsidR="00DB6383">
        <w:t xml:space="preserve"> </w:t>
      </w:r>
      <w:r w:rsidR="00DB6383">
        <w:fldChar w:fldCharType="begin" w:fldLock="1"/>
      </w:r>
      <w:r w:rsidR="00D34445">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DB6383">
        <w:fldChar w:fldCharType="separate"/>
      </w:r>
      <w:r w:rsidR="00DB6383" w:rsidRPr="00DB6383">
        <w:rPr>
          <w:noProof/>
        </w:rPr>
        <w:t>(MURPHY &amp; STRONGIN, 2009)</w:t>
      </w:r>
      <w:r w:rsidR="00DB6383">
        <w:fldChar w:fldCharType="end"/>
      </w:r>
      <w:r w:rsidR="00525F81">
        <w:t>.</w:t>
      </w:r>
      <w:r w:rsidR="00EB185E">
        <w:t xml:space="preserve"> This suggests that other reduced iron sulfide minerals, such as mackinawite would also show limited sorption extent drive</w:t>
      </w:r>
      <w:r w:rsidR="00DB6383">
        <w:t>n by sulfide surface chemistry.</w:t>
      </w:r>
    </w:p>
    <w:p w14:paraId="2B735AB6" w14:textId="13B74679" w:rsidR="00525F81" w:rsidRDefault="00525F81" w:rsidP="00505D1A">
      <w:r>
        <w:t>SECTION 3.3: IMPLICATIONS FOR RADIUM AS TRACER</w:t>
      </w:r>
      <w:r>
        <w:tab/>
      </w:r>
    </w:p>
    <w:p w14:paraId="18F5D82A" w14:textId="39DD7D4A" w:rsidR="00525F81" w:rsidRDefault="00525F81" w:rsidP="00525F81">
      <w:pPr>
        <w:ind w:firstLine="720"/>
      </w:pPr>
      <w:r>
        <w:t>The presented experiments and associated modeling reveal that radium sorbs with varying extent to a variety of common oxi</w:t>
      </w:r>
      <w:r w:rsidR="00434D21">
        <w:t>dized iron</w:t>
      </w:r>
      <w:r>
        <w:t xml:space="preserve"> minerals fou</w:t>
      </w:r>
      <w:r w:rsidR="00EB185E">
        <w:t xml:space="preserve">nd in groundwater environments. </w:t>
      </w:r>
      <w:r w:rsidR="00887CB1">
        <w:t>Previous studies of iron oxides have shown that they play an import</w:t>
      </w:r>
      <w:r w:rsidR="00434D21">
        <w:t>ant role as sorbents of radium, and we confirm this result. However, we also show that clay minerals, especially ones with significant cation exchange capacity, may play a similarly important, if not larger role in retarding radium transport, especially in more acidic groundwater systems, such as mining wastes. These results suggest that a broader range of minerals ought to be considered when building transport models of radium in natu</w:t>
      </w:r>
      <w:r w:rsidR="005B52D6">
        <w:t xml:space="preserve">ral groundwater settings. Similarity in the reaction affinities in our simple </w:t>
      </w:r>
      <w:r w:rsidR="00DB6383">
        <w:t xml:space="preserve">surface complexation model </w:t>
      </w:r>
      <w:r w:rsidR="005B52D6">
        <w:t>may simplify this process, as models would need only consider the total surface area available for sorption, rather than the role individual minerals play.</w:t>
      </w:r>
    </w:p>
    <w:p w14:paraId="4DB66819" w14:textId="60458977" w:rsidR="00855944" w:rsidRDefault="00EB185E" w:rsidP="00DB6383">
      <w:pPr>
        <w:ind w:firstLine="720"/>
      </w:pPr>
      <w:r>
        <w:t>Sulfide bearing iron minerals, which are common in reduced groundwaters may</w:t>
      </w:r>
      <w:r w:rsidR="005B52D6">
        <w:t xml:space="preserve"> also</w:t>
      </w:r>
      <w:r>
        <w:t xml:space="preserve"> play a more intricate role in </w:t>
      </w:r>
      <w:r w:rsidR="00887CB1">
        <w:t xml:space="preserve">radium transport than first indicated by </w:t>
      </w:r>
      <w:r w:rsidR="00434D21">
        <w:t xml:space="preserve">the sorption results in this experiment. The experimental sulfide mineral was carefully cleaned </w:t>
      </w:r>
      <w:r w:rsidR="005B52D6">
        <w:t xml:space="preserve">to remove iron oxide coatings, however, natural variability in redox state of groundwater can drive the formation of oxidized iron coatings that could then enhance radium retention. </w:t>
      </w:r>
      <w:r w:rsidR="00DB6383">
        <w:t>This plays an important factor in groundwaters that experience natural or anthropogenically driven shifts in groundwater redox state. One area where this is crucial is in hydraulic fracturing, where anoxic shale brines are exposed to oxygenated water, which may result enhanced radium retention.</w:t>
      </w:r>
    </w:p>
    <w:p w14:paraId="6631AD13" w14:textId="6117836C" w:rsidR="00503D9D" w:rsidRPr="00503D9D" w:rsidRDefault="00F563F7" w:rsidP="00503D9D">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503D9D" w:rsidRPr="00503D9D">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00503D9D" w:rsidRPr="00503D9D">
        <w:rPr>
          <w:rFonts w:ascii="Calibri" w:hAnsi="Calibri" w:cs="Times New Roman"/>
          <w:i/>
          <w:iCs/>
          <w:noProof/>
          <w:szCs w:val="24"/>
        </w:rPr>
        <w:t>Environmental Science &amp; Technology</w:t>
      </w:r>
      <w:r w:rsidR="00503D9D" w:rsidRPr="00503D9D">
        <w:rPr>
          <w:rFonts w:ascii="Calibri" w:hAnsi="Calibri" w:cs="Times New Roman"/>
          <w:noProof/>
          <w:szCs w:val="24"/>
        </w:rPr>
        <w:t xml:space="preserve">, </w:t>
      </w:r>
      <w:r w:rsidR="00503D9D" w:rsidRPr="00503D9D">
        <w:rPr>
          <w:rFonts w:ascii="Calibri" w:hAnsi="Calibri" w:cs="Times New Roman"/>
          <w:i/>
          <w:iCs/>
          <w:noProof/>
          <w:szCs w:val="24"/>
        </w:rPr>
        <w:t>47</w:t>
      </w:r>
      <w:r w:rsidR="00503D9D" w:rsidRPr="00503D9D">
        <w:rPr>
          <w:rFonts w:ascii="Calibri" w:hAnsi="Calibri" w:cs="Times New Roman"/>
          <w:noProof/>
          <w:szCs w:val="24"/>
        </w:rPr>
        <w:t>(6), 2562–9. doi:10.1021/es304638h</w:t>
      </w:r>
    </w:p>
    <w:p w14:paraId="1AC9AA77"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Bas, E. (2006). Adsorption behavior of strontium on binary mineral mixtures of Montmorillonite and </w:t>
      </w:r>
      <w:r w:rsidRPr="00503D9D">
        <w:rPr>
          <w:rFonts w:ascii="Calibri" w:hAnsi="Calibri" w:cs="Times New Roman"/>
          <w:noProof/>
          <w:szCs w:val="24"/>
        </w:rPr>
        <w:lastRenderedPageBreak/>
        <w:t xml:space="preserve">Kaolinite, </w:t>
      </w:r>
      <w:r w:rsidRPr="00503D9D">
        <w:rPr>
          <w:rFonts w:ascii="Calibri" w:hAnsi="Calibri" w:cs="Times New Roman"/>
          <w:i/>
          <w:iCs/>
          <w:noProof/>
          <w:szCs w:val="24"/>
        </w:rPr>
        <w:t>64</w:t>
      </w:r>
      <w:r w:rsidRPr="00503D9D">
        <w:rPr>
          <w:rFonts w:ascii="Calibri" w:hAnsi="Calibri" w:cs="Times New Roman"/>
          <w:noProof/>
          <w:szCs w:val="24"/>
        </w:rPr>
        <w:t>, 957–964. doi:10.1016/j.apradiso.2006.03.008</w:t>
      </w:r>
    </w:p>
    <w:p w14:paraId="459D54AC"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Bassot, S., Stammose, D., &amp; Benitah, S. (2005). Radium behaviour during ferric oxi-hydroxides ageing. </w:t>
      </w:r>
      <w:r w:rsidRPr="00503D9D">
        <w:rPr>
          <w:rFonts w:ascii="Calibri" w:hAnsi="Calibri" w:cs="Times New Roman"/>
          <w:i/>
          <w:iCs/>
          <w:noProof/>
          <w:szCs w:val="24"/>
        </w:rPr>
        <w:t>Radioprotection</w:t>
      </w:r>
      <w:r w:rsidRPr="00503D9D">
        <w:rPr>
          <w:rFonts w:ascii="Calibri" w:hAnsi="Calibri" w:cs="Times New Roman"/>
          <w:noProof/>
          <w:szCs w:val="24"/>
        </w:rPr>
        <w:t xml:space="preserve">, </w:t>
      </w:r>
      <w:r w:rsidRPr="00503D9D">
        <w:rPr>
          <w:rFonts w:ascii="Calibri" w:hAnsi="Calibri" w:cs="Times New Roman"/>
          <w:i/>
          <w:iCs/>
          <w:noProof/>
          <w:szCs w:val="24"/>
        </w:rPr>
        <w:t>40</w:t>
      </w:r>
      <w:r w:rsidRPr="00503D9D">
        <w:rPr>
          <w:rFonts w:ascii="Calibri" w:hAnsi="Calibri" w:cs="Times New Roman"/>
          <w:noProof/>
          <w:szCs w:val="24"/>
        </w:rPr>
        <w:t>, S277–S283. doi:10.1051/radiopro:2005s1-042</w:t>
      </w:r>
    </w:p>
    <w:p w14:paraId="3FC6223A"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Beck, A. J., &amp; Cochran, M. a. (2013). Controls on solid-solution partitioning of radium in saturated marine sands. </w:t>
      </w:r>
      <w:r w:rsidRPr="00503D9D">
        <w:rPr>
          <w:rFonts w:ascii="Calibri" w:hAnsi="Calibri" w:cs="Times New Roman"/>
          <w:i/>
          <w:iCs/>
          <w:noProof/>
          <w:szCs w:val="24"/>
        </w:rPr>
        <w:t>Marine Chemistry</w:t>
      </w:r>
      <w:r w:rsidRPr="00503D9D">
        <w:rPr>
          <w:rFonts w:ascii="Calibri" w:hAnsi="Calibri" w:cs="Times New Roman"/>
          <w:noProof/>
          <w:szCs w:val="24"/>
        </w:rPr>
        <w:t xml:space="preserve">, </w:t>
      </w:r>
      <w:r w:rsidRPr="00503D9D">
        <w:rPr>
          <w:rFonts w:ascii="Calibri" w:hAnsi="Calibri" w:cs="Times New Roman"/>
          <w:i/>
          <w:iCs/>
          <w:noProof/>
          <w:szCs w:val="24"/>
        </w:rPr>
        <w:t>156</w:t>
      </w:r>
      <w:r w:rsidRPr="00503D9D">
        <w:rPr>
          <w:rFonts w:ascii="Calibri" w:hAnsi="Calibri" w:cs="Times New Roman"/>
          <w:noProof/>
          <w:szCs w:val="24"/>
        </w:rPr>
        <w:t>, 38–48. doi:10.1016/j.marchem.2013.01.008</w:t>
      </w:r>
    </w:p>
    <w:p w14:paraId="2F1BD972"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Beneš, P., Strejc, P., Lukavec, Z., &amp; Borovec, Z. (1984). Interaction of radium with freshwater sediments and their mineral components. I. </w:t>
      </w:r>
      <w:r w:rsidRPr="00503D9D">
        <w:rPr>
          <w:rFonts w:ascii="Calibri" w:hAnsi="Calibri" w:cs="Times New Roman"/>
          <w:i/>
          <w:iCs/>
          <w:noProof/>
          <w:szCs w:val="24"/>
        </w:rPr>
        <w:t>Journal of Radioanalytical and Nuclear Chemistry Articles</w:t>
      </w:r>
      <w:r w:rsidRPr="00503D9D">
        <w:rPr>
          <w:rFonts w:ascii="Calibri" w:hAnsi="Calibri" w:cs="Times New Roman"/>
          <w:noProof/>
          <w:szCs w:val="24"/>
        </w:rPr>
        <w:t xml:space="preserve">, </w:t>
      </w:r>
      <w:r w:rsidRPr="00503D9D">
        <w:rPr>
          <w:rFonts w:ascii="Calibri" w:hAnsi="Calibri" w:cs="Times New Roman"/>
          <w:i/>
          <w:iCs/>
          <w:noProof/>
          <w:szCs w:val="24"/>
        </w:rPr>
        <w:t>82</w:t>
      </w:r>
      <w:r w:rsidRPr="00503D9D">
        <w:rPr>
          <w:rFonts w:ascii="Calibri" w:hAnsi="Calibri" w:cs="Times New Roman"/>
          <w:noProof/>
          <w:szCs w:val="24"/>
        </w:rPr>
        <w:t>(2), 275–285. doi:10.1007/BF02037050</w:t>
      </w:r>
    </w:p>
    <w:p w14:paraId="5A71C41A"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503D9D">
        <w:rPr>
          <w:rFonts w:ascii="Calibri" w:hAnsi="Calibri" w:cs="Times New Roman"/>
          <w:i/>
          <w:iCs/>
          <w:noProof/>
          <w:szCs w:val="24"/>
        </w:rPr>
        <w:t>Geochimica et Cosmochimica Acta</w:t>
      </w:r>
      <w:r w:rsidRPr="00503D9D">
        <w:rPr>
          <w:rFonts w:ascii="Calibri" w:hAnsi="Calibri" w:cs="Times New Roman"/>
          <w:noProof/>
          <w:szCs w:val="24"/>
        </w:rPr>
        <w:t xml:space="preserve">, </w:t>
      </w:r>
      <w:r w:rsidRPr="00503D9D">
        <w:rPr>
          <w:rFonts w:ascii="Calibri" w:hAnsi="Calibri" w:cs="Times New Roman"/>
          <w:i/>
          <w:iCs/>
          <w:noProof/>
          <w:szCs w:val="24"/>
        </w:rPr>
        <w:t>69</w:t>
      </w:r>
      <w:r w:rsidRPr="00503D9D">
        <w:rPr>
          <w:rFonts w:ascii="Calibri" w:hAnsi="Calibri" w:cs="Times New Roman"/>
          <w:noProof/>
          <w:szCs w:val="24"/>
        </w:rPr>
        <w:t>(4), 875–892. doi:10.1016/j.gca.2004.07.020</w:t>
      </w:r>
    </w:p>
    <w:p w14:paraId="597D038B"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Bradbury, M. H., Baeyens, B., Geckeis, H., &amp; Rabung, T. (2005). Sorption of Eu(III)/Cm(III) on Ca-montmorillonite and Na-illite. Part 2: Surface complexation modelling. </w:t>
      </w:r>
      <w:r w:rsidRPr="00503D9D">
        <w:rPr>
          <w:rFonts w:ascii="Calibri" w:hAnsi="Calibri" w:cs="Times New Roman"/>
          <w:i/>
          <w:iCs/>
          <w:noProof/>
          <w:szCs w:val="24"/>
        </w:rPr>
        <w:t>Geochimica et Cosmochimica Acta</w:t>
      </w:r>
      <w:r w:rsidRPr="00503D9D">
        <w:rPr>
          <w:rFonts w:ascii="Calibri" w:hAnsi="Calibri" w:cs="Times New Roman"/>
          <w:noProof/>
          <w:szCs w:val="24"/>
        </w:rPr>
        <w:t xml:space="preserve">, </w:t>
      </w:r>
      <w:r w:rsidRPr="00503D9D">
        <w:rPr>
          <w:rFonts w:ascii="Calibri" w:hAnsi="Calibri" w:cs="Times New Roman"/>
          <w:i/>
          <w:iCs/>
          <w:noProof/>
          <w:szCs w:val="24"/>
        </w:rPr>
        <w:t>69</w:t>
      </w:r>
      <w:r w:rsidRPr="00503D9D">
        <w:rPr>
          <w:rFonts w:ascii="Calibri" w:hAnsi="Calibri" w:cs="Times New Roman"/>
          <w:noProof/>
          <w:szCs w:val="24"/>
        </w:rPr>
        <w:t>(23), 5403–5412. doi:10.1016/j.gca.2005.06.031</w:t>
      </w:r>
    </w:p>
    <w:p w14:paraId="2BFDCD21"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Dzombak, D., &amp; Morel, F. (1990). </w:t>
      </w:r>
      <w:r w:rsidRPr="00503D9D">
        <w:rPr>
          <w:rFonts w:ascii="Calibri" w:hAnsi="Calibri" w:cs="Times New Roman"/>
          <w:i/>
          <w:iCs/>
          <w:noProof/>
          <w:szCs w:val="24"/>
        </w:rPr>
        <w:t>Surface Complexation Modeling: Hydrous Ferric Oxide</w:t>
      </w:r>
      <w:r w:rsidRPr="00503D9D">
        <w:rPr>
          <w:rFonts w:ascii="Calibri" w:hAnsi="Calibri" w:cs="Times New Roman"/>
          <w:noProof/>
          <w:szCs w:val="24"/>
        </w:rPr>
        <w:t>. New York, NY: Wiley.</w:t>
      </w:r>
    </w:p>
    <w:p w14:paraId="42B33877"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Gonneea, M. E., Morris, P. J., Dulaiova, H., &amp; Charette, M. a. (2008). New perspectives on radium behavior within a subterranean estuary. </w:t>
      </w:r>
      <w:r w:rsidRPr="00503D9D">
        <w:rPr>
          <w:rFonts w:ascii="Calibri" w:hAnsi="Calibri" w:cs="Times New Roman"/>
          <w:i/>
          <w:iCs/>
          <w:noProof/>
          <w:szCs w:val="24"/>
        </w:rPr>
        <w:t>Marine Chemistry</w:t>
      </w:r>
      <w:r w:rsidRPr="00503D9D">
        <w:rPr>
          <w:rFonts w:ascii="Calibri" w:hAnsi="Calibri" w:cs="Times New Roman"/>
          <w:noProof/>
          <w:szCs w:val="24"/>
        </w:rPr>
        <w:t xml:space="preserve">, </w:t>
      </w:r>
      <w:r w:rsidRPr="00503D9D">
        <w:rPr>
          <w:rFonts w:ascii="Calibri" w:hAnsi="Calibri" w:cs="Times New Roman"/>
          <w:i/>
          <w:iCs/>
          <w:noProof/>
          <w:szCs w:val="24"/>
        </w:rPr>
        <w:t>109</w:t>
      </w:r>
      <w:r w:rsidRPr="00503D9D">
        <w:rPr>
          <w:rFonts w:ascii="Calibri" w:hAnsi="Calibri" w:cs="Times New Roman"/>
          <w:noProof/>
          <w:szCs w:val="24"/>
        </w:rPr>
        <w:t>(3-4), 250–267. doi:10.1016/j.marchem.2007.12.002</w:t>
      </w:r>
    </w:p>
    <w:p w14:paraId="708A0006"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503D9D">
        <w:rPr>
          <w:rFonts w:ascii="Calibri" w:hAnsi="Calibri" w:cs="Times New Roman"/>
          <w:i/>
          <w:iCs/>
          <w:noProof/>
          <w:szCs w:val="24"/>
        </w:rPr>
        <w:t>Applied Geochemistry</w:t>
      </w:r>
      <w:r w:rsidRPr="00503D9D">
        <w:rPr>
          <w:rFonts w:ascii="Calibri" w:hAnsi="Calibri" w:cs="Times New Roman"/>
          <w:noProof/>
          <w:szCs w:val="24"/>
        </w:rPr>
        <w:t xml:space="preserve">, </w:t>
      </w:r>
      <w:r w:rsidRPr="00503D9D">
        <w:rPr>
          <w:rFonts w:ascii="Calibri" w:hAnsi="Calibri" w:cs="Times New Roman"/>
          <w:i/>
          <w:iCs/>
          <w:noProof/>
          <w:szCs w:val="24"/>
        </w:rPr>
        <w:t>55</w:t>
      </w:r>
      <w:r w:rsidRPr="00503D9D">
        <w:rPr>
          <w:rFonts w:ascii="Calibri" w:hAnsi="Calibri" w:cs="Times New Roman"/>
          <w:noProof/>
          <w:szCs w:val="24"/>
        </w:rPr>
        <w:t>, 85–94. doi:10.1016/j.apgeochem.2014.12.017</w:t>
      </w:r>
    </w:p>
    <w:p w14:paraId="792FDB5D"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Hughes, A. L. H., Wilson, A. M., &amp; Moore, W. S. (2015). Groundwater transport and radium variability in coastal porewaters. </w:t>
      </w:r>
      <w:r w:rsidRPr="00503D9D">
        <w:rPr>
          <w:rFonts w:ascii="Calibri" w:hAnsi="Calibri" w:cs="Times New Roman"/>
          <w:i/>
          <w:iCs/>
          <w:noProof/>
          <w:szCs w:val="24"/>
        </w:rPr>
        <w:t>Estuarine, Coastal and Shelf Science</w:t>
      </w:r>
      <w:r w:rsidRPr="00503D9D">
        <w:rPr>
          <w:rFonts w:ascii="Calibri" w:hAnsi="Calibri" w:cs="Times New Roman"/>
          <w:noProof/>
          <w:szCs w:val="24"/>
        </w:rPr>
        <w:t xml:space="preserve">, </w:t>
      </w:r>
      <w:r w:rsidRPr="00503D9D">
        <w:rPr>
          <w:rFonts w:ascii="Calibri" w:hAnsi="Calibri" w:cs="Times New Roman"/>
          <w:i/>
          <w:iCs/>
          <w:noProof/>
          <w:szCs w:val="24"/>
        </w:rPr>
        <w:t>164</w:t>
      </w:r>
      <w:r w:rsidRPr="00503D9D">
        <w:rPr>
          <w:rFonts w:ascii="Calibri" w:hAnsi="Calibri" w:cs="Times New Roman"/>
          <w:noProof/>
          <w:szCs w:val="24"/>
        </w:rPr>
        <w:t>, 94–104. doi:10.1016/j.ecss.2015.06.005</w:t>
      </w:r>
    </w:p>
    <w:p w14:paraId="3BFF8249"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Lauer, N., &amp; Vengosh, A. (2016). Age Dating Oil and Gas Wastewater Spills Using Radium Isotopes and Their Decay Products in Impacted Soil and Sediment. </w:t>
      </w:r>
      <w:r w:rsidRPr="00503D9D">
        <w:rPr>
          <w:rFonts w:ascii="Calibri" w:hAnsi="Calibri" w:cs="Times New Roman"/>
          <w:i/>
          <w:iCs/>
          <w:noProof/>
          <w:szCs w:val="24"/>
        </w:rPr>
        <w:t>Environmental Science &amp; Technology Letters</w:t>
      </w:r>
      <w:r w:rsidRPr="00503D9D">
        <w:rPr>
          <w:rFonts w:ascii="Calibri" w:hAnsi="Calibri" w:cs="Times New Roman"/>
          <w:noProof/>
          <w:szCs w:val="24"/>
        </w:rPr>
        <w:t>, acs.estlett.6b00118. doi:10.1021/acs.estlett.6b00118</w:t>
      </w:r>
    </w:p>
    <w:p w14:paraId="5435FBF7"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Moore, W. S. (2003). Sources and fluxes of submarine groundwater discharge delineated by radium isotopes. </w:t>
      </w:r>
      <w:r w:rsidRPr="00503D9D">
        <w:rPr>
          <w:rFonts w:ascii="Calibri" w:hAnsi="Calibri" w:cs="Times New Roman"/>
          <w:i/>
          <w:iCs/>
          <w:noProof/>
          <w:szCs w:val="24"/>
        </w:rPr>
        <w:t>Biogeochemistry</w:t>
      </w:r>
      <w:r w:rsidRPr="00503D9D">
        <w:rPr>
          <w:rFonts w:ascii="Calibri" w:hAnsi="Calibri" w:cs="Times New Roman"/>
          <w:noProof/>
          <w:szCs w:val="24"/>
        </w:rPr>
        <w:t xml:space="preserve">, </w:t>
      </w:r>
      <w:r w:rsidRPr="00503D9D">
        <w:rPr>
          <w:rFonts w:ascii="Calibri" w:hAnsi="Calibri" w:cs="Times New Roman"/>
          <w:i/>
          <w:iCs/>
          <w:noProof/>
          <w:szCs w:val="24"/>
        </w:rPr>
        <w:t>66</w:t>
      </w:r>
      <w:r w:rsidRPr="00503D9D">
        <w:rPr>
          <w:rFonts w:ascii="Calibri" w:hAnsi="Calibri" w:cs="Times New Roman"/>
          <w:noProof/>
          <w:szCs w:val="24"/>
        </w:rPr>
        <w:t>(1), 75–93. doi:10.1023/B:BIOG.0000006065.77764.a0</w:t>
      </w:r>
    </w:p>
    <w:p w14:paraId="36101D94"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MURPHY, R., &amp; STRONGIN, D. (2009). Surface reactivity of pyrite and related sulfides. </w:t>
      </w:r>
      <w:r w:rsidRPr="00503D9D">
        <w:rPr>
          <w:rFonts w:ascii="Calibri" w:hAnsi="Calibri" w:cs="Times New Roman"/>
          <w:i/>
          <w:iCs/>
          <w:noProof/>
          <w:szCs w:val="24"/>
        </w:rPr>
        <w:t>Surface Science Reports</w:t>
      </w:r>
      <w:r w:rsidRPr="00503D9D">
        <w:rPr>
          <w:rFonts w:ascii="Calibri" w:hAnsi="Calibri" w:cs="Times New Roman"/>
          <w:noProof/>
          <w:szCs w:val="24"/>
        </w:rPr>
        <w:t xml:space="preserve">, </w:t>
      </w:r>
      <w:r w:rsidRPr="00503D9D">
        <w:rPr>
          <w:rFonts w:ascii="Calibri" w:hAnsi="Calibri" w:cs="Times New Roman"/>
          <w:i/>
          <w:iCs/>
          <w:noProof/>
          <w:szCs w:val="24"/>
        </w:rPr>
        <w:t>64</w:t>
      </w:r>
      <w:r w:rsidRPr="00503D9D">
        <w:rPr>
          <w:rFonts w:ascii="Calibri" w:hAnsi="Calibri" w:cs="Times New Roman"/>
          <w:noProof/>
          <w:szCs w:val="24"/>
        </w:rPr>
        <w:t>(1), 1–45. doi:10.1016/j.surfrep.2008.09.002</w:t>
      </w:r>
    </w:p>
    <w:p w14:paraId="234B915B"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Parkhurst, D. L., &amp; Appela, C. A. J. (2013). </w:t>
      </w:r>
      <w:r w:rsidRPr="00503D9D">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503D9D">
        <w:rPr>
          <w:rFonts w:ascii="Calibri" w:hAnsi="Calibri" w:cs="Times New Roman"/>
          <w:noProof/>
          <w:szCs w:val="24"/>
        </w:rPr>
        <w:t xml:space="preserve">. </w:t>
      </w:r>
      <w:r w:rsidRPr="00503D9D">
        <w:rPr>
          <w:rFonts w:ascii="Calibri" w:hAnsi="Calibri" w:cs="Times New Roman"/>
          <w:i/>
          <w:iCs/>
          <w:noProof/>
          <w:szCs w:val="24"/>
        </w:rPr>
        <w:t>U.S. Geological Survey Techniques and Methods</w:t>
      </w:r>
      <w:r w:rsidRPr="00503D9D">
        <w:rPr>
          <w:rFonts w:ascii="Calibri" w:hAnsi="Calibri" w:cs="Times New Roman"/>
          <w:noProof/>
          <w:szCs w:val="24"/>
        </w:rPr>
        <w:t>. Retrieved from http://pubs.usgs.gov/tm/06/a43/</w:t>
      </w:r>
    </w:p>
    <w:p w14:paraId="25141AB0"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Sajih, M., Bryan, N. D., Livens, F. R., Vaughan, D. J., Descostes, M., Phrommavanh, V., … Morris, K. (2014). Adsorption of radium and barium on goethite and ferrihydrite: A kinetic and surface complexation </w:t>
      </w:r>
      <w:r w:rsidRPr="00503D9D">
        <w:rPr>
          <w:rFonts w:ascii="Calibri" w:hAnsi="Calibri" w:cs="Times New Roman"/>
          <w:noProof/>
          <w:szCs w:val="24"/>
        </w:rPr>
        <w:lastRenderedPageBreak/>
        <w:t xml:space="preserve">modelling study. </w:t>
      </w:r>
      <w:r w:rsidRPr="00503D9D">
        <w:rPr>
          <w:rFonts w:ascii="Calibri" w:hAnsi="Calibri" w:cs="Times New Roman"/>
          <w:i/>
          <w:iCs/>
          <w:noProof/>
          <w:szCs w:val="24"/>
        </w:rPr>
        <w:t>Geochimica et Cosmochimica Acta</w:t>
      </w:r>
      <w:r w:rsidRPr="00503D9D">
        <w:rPr>
          <w:rFonts w:ascii="Calibri" w:hAnsi="Calibri" w:cs="Times New Roman"/>
          <w:noProof/>
          <w:szCs w:val="24"/>
        </w:rPr>
        <w:t xml:space="preserve">, </w:t>
      </w:r>
      <w:r w:rsidRPr="00503D9D">
        <w:rPr>
          <w:rFonts w:ascii="Calibri" w:hAnsi="Calibri" w:cs="Times New Roman"/>
          <w:i/>
          <w:iCs/>
          <w:noProof/>
          <w:szCs w:val="24"/>
        </w:rPr>
        <w:t>146</w:t>
      </w:r>
      <w:r w:rsidRPr="00503D9D">
        <w:rPr>
          <w:rFonts w:ascii="Calibri" w:hAnsi="Calibri" w:cs="Times New Roman"/>
          <w:noProof/>
          <w:szCs w:val="24"/>
        </w:rPr>
        <w:t>, 150–163. doi:10.1016/j.gca.2014.10.008</w:t>
      </w:r>
    </w:p>
    <w:p w14:paraId="0F50A87C"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Schwertmann, U., &amp; Cornell, R. (2000). </w:t>
      </w:r>
      <w:r w:rsidRPr="00503D9D">
        <w:rPr>
          <w:rFonts w:ascii="Calibri" w:hAnsi="Calibri" w:cs="Times New Roman"/>
          <w:i/>
          <w:iCs/>
          <w:noProof/>
          <w:szCs w:val="24"/>
        </w:rPr>
        <w:t>Iron Oxides in the Laboratary</w:t>
      </w:r>
      <w:r w:rsidRPr="00503D9D">
        <w:rPr>
          <w:rFonts w:ascii="Calibri" w:hAnsi="Calibri" w:cs="Times New Roman"/>
          <w:noProof/>
          <w:szCs w:val="24"/>
        </w:rPr>
        <w:t xml:space="preserve">. </w:t>
      </w:r>
      <w:r w:rsidRPr="00503D9D">
        <w:rPr>
          <w:rFonts w:ascii="Calibri" w:hAnsi="Calibri" w:cs="Times New Roman"/>
          <w:i/>
          <w:iCs/>
          <w:noProof/>
          <w:szCs w:val="24"/>
        </w:rPr>
        <w:t>Wiley-VCH Verlag Gmbh</w:t>
      </w:r>
      <w:r w:rsidRPr="00503D9D">
        <w:rPr>
          <w:rFonts w:ascii="Calibri" w:hAnsi="Calibri" w:cs="Times New Roman"/>
          <w:noProof/>
          <w:szCs w:val="24"/>
        </w:rPr>
        <w:t>. Weinheim, Germany: Wiley-VCH Verlag GmbH. doi:10.1002/9783527613229</w:t>
      </w:r>
    </w:p>
    <w:p w14:paraId="245C48A8"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Stookey, L. L. (1970). Ferrozine---a new spectrophotometric reagent for iron. </w:t>
      </w:r>
      <w:r w:rsidRPr="00503D9D">
        <w:rPr>
          <w:rFonts w:ascii="Calibri" w:hAnsi="Calibri" w:cs="Times New Roman"/>
          <w:i/>
          <w:iCs/>
          <w:noProof/>
          <w:szCs w:val="24"/>
        </w:rPr>
        <w:t>Analytical Chemistry</w:t>
      </w:r>
      <w:r w:rsidRPr="00503D9D">
        <w:rPr>
          <w:rFonts w:ascii="Calibri" w:hAnsi="Calibri" w:cs="Times New Roman"/>
          <w:noProof/>
          <w:szCs w:val="24"/>
        </w:rPr>
        <w:t xml:space="preserve">, </w:t>
      </w:r>
      <w:r w:rsidRPr="00503D9D">
        <w:rPr>
          <w:rFonts w:ascii="Calibri" w:hAnsi="Calibri" w:cs="Times New Roman"/>
          <w:i/>
          <w:iCs/>
          <w:noProof/>
          <w:szCs w:val="24"/>
        </w:rPr>
        <w:t>42</w:t>
      </w:r>
      <w:r w:rsidRPr="00503D9D">
        <w:rPr>
          <w:rFonts w:ascii="Calibri" w:hAnsi="Calibri" w:cs="Times New Roman"/>
          <w:noProof/>
          <w:szCs w:val="24"/>
        </w:rPr>
        <w:t>(7), 779–781. doi:10.1021/ac60289a016</w:t>
      </w:r>
    </w:p>
    <w:p w14:paraId="035C23EF"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Sverjensky, D. A. (2006). Prediction of the speciation of alkaline earths adsorbed on mineral surfaces in salt solutions. </w:t>
      </w:r>
      <w:r w:rsidRPr="00503D9D">
        <w:rPr>
          <w:rFonts w:ascii="Calibri" w:hAnsi="Calibri" w:cs="Times New Roman"/>
          <w:i/>
          <w:iCs/>
          <w:noProof/>
          <w:szCs w:val="24"/>
        </w:rPr>
        <w:t>Geochimica et Cosmochimica Acta</w:t>
      </w:r>
      <w:r w:rsidRPr="00503D9D">
        <w:rPr>
          <w:rFonts w:ascii="Calibri" w:hAnsi="Calibri" w:cs="Times New Roman"/>
          <w:noProof/>
          <w:szCs w:val="24"/>
        </w:rPr>
        <w:t xml:space="preserve">, </w:t>
      </w:r>
      <w:r w:rsidRPr="00503D9D">
        <w:rPr>
          <w:rFonts w:ascii="Calibri" w:hAnsi="Calibri" w:cs="Times New Roman"/>
          <w:i/>
          <w:iCs/>
          <w:noProof/>
          <w:szCs w:val="24"/>
        </w:rPr>
        <w:t>70</w:t>
      </w:r>
      <w:r w:rsidRPr="00503D9D">
        <w:rPr>
          <w:rFonts w:ascii="Calibri" w:hAnsi="Calibri" w:cs="Times New Roman"/>
          <w:noProof/>
          <w:szCs w:val="24"/>
        </w:rPr>
        <w:t>(10), 2427–2453. doi:10.1016/j.gca.2006.01.006</w:t>
      </w:r>
    </w:p>
    <w:p w14:paraId="00DB4592" w14:textId="77777777" w:rsidR="00503D9D" w:rsidRPr="00503D9D" w:rsidRDefault="00503D9D" w:rsidP="00503D9D">
      <w:pPr>
        <w:widowControl w:val="0"/>
        <w:autoSpaceDE w:val="0"/>
        <w:autoSpaceDN w:val="0"/>
        <w:adjustRightInd w:val="0"/>
        <w:spacing w:line="240" w:lineRule="auto"/>
        <w:ind w:left="480" w:hanging="480"/>
        <w:rPr>
          <w:rFonts w:ascii="Calibri" w:hAnsi="Calibri" w:cs="Times New Roman"/>
          <w:noProof/>
          <w:szCs w:val="24"/>
        </w:rPr>
      </w:pPr>
      <w:r w:rsidRPr="00503D9D">
        <w:rPr>
          <w:rFonts w:ascii="Calibri" w:hAnsi="Calibri" w:cs="Times New Roman"/>
          <w:noProof/>
          <w:szCs w:val="24"/>
        </w:rPr>
        <w:t xml:space="preserve">Tamamura, S., Takada, T., Tomita, J., Nagao, S., Fukushi, K., &amp; Yamamoto, M. (2013). Salinity dependence of 226Ra adsorption on montmorillonite and kaolinite. </w:t>
      </w:r>
      <w:r w:rsidRPr="00503D9D">
        <w:rPr>
          <w:rFonts w:ascii="Calibri" w:hAnsi="Calibri" w:cs="Times New Roman"/>
          <w:i/>
          <w:iCs/>
          <w:noProof/>
          <w:szCs w:val="24"/>
        </w:rPr>
        <w:t>Journal of Radioanalytical and Nuclear Chemistry</w:t>
      </w:r>
      <w:r w:rsidRPr="00503D9D">
        <w:rPr>
          <w:rFonts w:ascii="Calibri" w:hAnsi="Calibri" w:cs="Times New Roman"/>
          <w:noProof/>
          <w:szCs w:val="24"/>
        </w:rPr>
        <w:t xml:space="preserve">, </w:t>
      </w:r>
      <w:r w:rsidRPr="00503D9D">
        <w:rPr>
          <w:rFonts w:ascii="Calibri" w:hAnsi="Calibri" w:cs="Times New Roman"/>
          <w:i/>
          <w:iCs/>
          <w:noProof/>
          <w:szCs w:val="24"/>
        </w:rPr>
        <w:t>299</w:t>
      </w:r>
      <w:r w:rsidRPr="00503D9D">
        <w:rPr>
          <w:rFonts w:ascii="Calibri" w:hAnsi="Calibri" w:cs="Times New Roman"/>
          <w:noProof/>
          <w:szCs w:val="24"/>
        </w:rPr>
        <w:t>(1), 569–575. doi:10.1007/s10967-013-2740-3</w:t>
      </w:r>
    </w:p>
    <w:p w14:paraId="770898EC" w14:textId="77777777" w:rsidR="00503D9D" w:rsidRPr="00503D9D" w:rsidRDefault="00503D9D" w:rsidP="00503D9D">
      <w:pPr>
        <w:widowControl w:val="0"/>
        <w:autoSpaceDE w:val="0"/>
        <w:autoSpaceDN w:val="0"/>
        <w:adjustRightInd w:val="0"/>
        <w:spacing w:line="240" w:lineRule="auto"/>
        <w:ind w:left="480" w:hanging="480"/>
        <w:rPr>
          <w:rFonts w:ascii="Calibri" w:hAnsi="Calibri"/>
          <w:noProof/>
        </w:rPr>
      </w:pPr>
      <w:r w:rsidRPr="00503D9D">
        <w:rPr>
          <w:rFonts w:ascii="Calibri" w:hAnsi="Calibri" w:cs="Times New Roman"/>
          <w:noProof/>
          <w:szCs w:val="24"/>
        </w:rPr>
        <w:t xml:space="preserve">Warner, N. R., Christie, C. a., Jackson, R. B., &amp; Vengosh, A. (2013). Impacts of shale gas wastewater disposal on water quality in Western Pennsylvania. </w:t>
      </w:r>
      <w:r w:rsidRPr="00503D9D">
        <w:rPr>
          <w:rFonts w:ascii="Calibri" w:hAnsi="Calibri" w:cs="Times New Roman"/>
          <w:i/>
          <w:iCs/>
          <w:noProof/>
          <w:szCs w:val="24"/>
        </w:rPr>
        <w:t>Environmental Science and Technology</w:t>
      </w:r>
      <w:r w:rsidRPr="00503D9D">
        <w:rPr>
          <w:rFonts w:ascii="Calibri" w:hAnsi="Calibri" w:cs="Times New Roman"/>
          <w:noProof/>
          <w:szCs w:val="24"/>
        </w:rPr>
        <w:t xml:space="preserve">, </w:t>
      </w:r>
      <w:r w:rsidRPr="00503D9D">
        <w:rPr>
          <w:rFonts w:ascii="Calibri" w:hAnsi="Calibri" w:cs="Times New Roman"/>
          <w:i/>
          <w:iCs/>
          <w:noProof/>
          <w:szCs w:val="24"/>
        </w:rPr>
        <w:t>47</w:t>
      </w:r>
      <w:r w:rsidRPr="00503D9D">
        <w:rPr>
          <w:rFonts w:ascii="Calibri" w:hAnsi="Calibri" w:cs="Times New Roman"/>
          <w:noProof/>
          <w:szCs w:val="24"/>
        </w:rPr>
        <w:t>, 11849–11857. doi:10.1021/es402165b</w:t>
      </w:r>
    </w:p>
    <w:p w14:paraId="192A5C1C" w14:textId="26ABDA5F" w:rsidR="00F563F7" w:rsidRDefault="00F563F7" w:rsidP="00DB6383">
      <w:pPr>
        <w:widowControl w:val="0"/>
        <w:autoSpaceDE w:val="0"/>
        <w:autoSpaceDN w:val="0"/>
        <w:adjustRightInd w:val="0"/>
        <w:spacing w:line="240" w:lineRule="auto"/>
        <w:ind w:left="480" w:hanging="480"/>
      </w:pPr>
      <w:r>
        <w:fldChar w:fldCharType="end"/>
      </w:r>
    </w:p>
    <w:p w14:paraId="73CD583E" w14:textId="5029190C" w:rsidR="0072190E" w:rsidRDefault="0072190E" w:rsidP="00505D1A">
      <w:r>
        <w:t>TABLE 1:</w:t>
      </w:r>
      <w:r w:rsidR="005E1FEC">
        <w:t xml:space="preserve"> </w:t>
      </w:r>
      <w:commentRangeStart w:id="4"/>
      <w:r w:rsidR="005E1FEC">
        <w:t>Reaction Stoichiometries and Associated log K</w:t>
      </w:r>
      <w:commentRangeEnd w:id="4"/>
      <w:r w:rsidR="005E1FEC">
        <w:rPr>
          <w:rStyle w:val="CommentReference"/>
        </w:rPr>
        <w:commentReference w:id="4"/>
      </w:r>
    </w:p>
    <w:p w14:paraId="277C49B1" w14:textId="6623DCF8" w:rsidR="00A90862" w:rsidRPr="00A90862" w:rsidRDefault="00A90862" w:rsidP="00505D1A">
      <w:pPr>
        <w:rPr>
          <w:u w:val="single"/>
        </w:rPr>
      </w:pPr>
      <w:r w:rsidRPr="00A90862">
        <w:rPr>
          <w:u w:val="single"/>
        </w:rPr>
        <w:t>Ferrihydrite</w:t>
      </w:r>
    </w:p>
    <w:p w14:paraId="27BF3278" w14:textId="1E56E89C"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19454EF1" w14:textId="07266C90"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4C5EB832" w14:textId="681F7327"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tab/>
        <w:t>log K = 7</w:t>
      </w:r>
      <w:r>
        <w:tab/>
        <w:t>Source: Data fitting</w:t>
      </w:r>
    </w:p>
    <w:p w14:paraId="62E6498E" w14:textId="66C9C587" w:rsidR="00A90862" w:rsidRDefault="00A90862" w:rsidP="00A90862">
      <w:pPr>
        <w:rPr>
          <w:u w:val="single"/>
        </w:rPr>
      </w:pPr>
      <w:r w:rsidRPr="00A90862">
        <w:rPr>
          <w:u w:val="single"/>
        </w:rPr>
        <w:t>Goethite</w:t>
      </w:r>
    </w:p>
    <w:p w14:paraId="65ABAE1F" w14:textId="19918AC5"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5"/>
      <w:r>
        <w:t>log K = 4.8</w:t>
      </w:r>
      <w:r>
        <w:tab/>
        <w:t xml:space="preserve">Source: </w:t>
      </w: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01E6E4BD" w14:textId="46BB5955"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68223C">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commentRangeEnd w:id="5"/>
      <w:r w:rsidR="00D30C36">
        <w:rPr>
          <w:rStyle w:val="CommentReference"/>
        </w:rPr>
        <w:commentReference w:id="5"/>
      </w:r>
    </w:p>
    <w:p w14:paraId="7A2D1FB8" w14:textId="7BF50985"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log K = 7</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0E29AA5"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16F3E6D7" w14:textId="351A748B"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5B1B6CF6" w14:textId="38A9C7C2" w:rsidR="0068223C" w:rsidRPr="00A90862" w:rsidRDefault="0068223C" w:rsidP="0068223C">
      <w:pPr>
        <w:pStyle w:val="ListParagraph"/>
        <w:numPr>
          <w:ilvl w:val="0"/>
          <w:numId w:val="3"/>
        </w:numPr>
      </w:pPr>
      <w:r>
        <w:t>ClayOH + Ra</w:t>
      </w:r>
      <w:r>
        <w:rPr>
          <w:vertAlign w:val="superscript"/>
        </w:rPr>
        <w:t>+2</w:t>
      </w:r>
      <w:r>
        <w:t xml:space="preserve"> = ClayOHRa</w:t>
      </w:r>
      <w:r>
        <w:rPr>
          <w:vertAlign w:val="superscript"/>
        </w:rPr>
        <w:t>+2</w:t>
      </w:r>
      <w:r>
        <w:t xml:space="preserve"> </w:t>
      </w:r>
      <w:r>
        <w:tab/>
      </w:r>
      <w:r>
        <w:tab/>
        <w:t>log K = 7</w:t>
      </w:r>
      <w:r>
        <w:tab/>
        <w:t>Source: Data fitting</w:t>
      </w:r>
    </w:p>
    <w:sectPr w:rsidR="0068223C" w:rsidRPr="00A90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hael Chen" w:date="2016-05-24T14:34:00Z" w:initials="MC">
    <w:p w14:paraId="733D1E48" w14:textId="132EAE86" w:rsidR="00FA7E83" w:rsidRDefault="00FA7E83">
      <w:pPr>
        <w:pStyle w:val="CommentText"/>
      </w:pPr>
      <w:r>
        <w:rPr>
          <w:rStyle w:val="CommentReference"/>
        </w:rPr>
        <w:annotationRef/>
      </w:r>
      <w:r>
        <w:t>Results forthcoming</w:t>
      </w:r>
    </w:p>
  </w:comment>
  <w:comment w:id="2" w:author="Michael Chen" w:date="2016-05-26T12:22:00Z" w:initials="MC">
    <w:p w14:paraId="27F63347" w14:textId="20308C87" w:rsidR="00436B7F" w:rsidRDefault="00436B7F">
      <w:pPr>
        <w:pStyle w:val="CommentText"/>
      </w:pPr>
      <w:r>
        <w:rPr>
          <w:rStyle w:val="CommentReference"/>
        </w:rPr>
        <w:annotationRef/>
      </w:r>
      <w:r>
        <w:t>Could rephrase this to simply talk about a detection limit.</w:t>
      </w:r>
    </w:p>
  </w:comment>
  <w:comment w:id="3" w:author="Michael Chen" w:date="2016-05-26T15:25:00Z" w:initials="MC">
    <w:p w14:paraId="6F5DC26F" w14:textId="60960615" w:rsidR="00B53681" w:rsidRDefault="00B53681">
      <w:pPr>
        <w:pStyle w:val="CommentText"/>
      </w:pPr>
      <w:r>
        <w:rPr>
          <w:rStyle w:val="CommentReference"/>
        </w:rPr>
        <w:annotationRef/>
      </w:r>
      <w:r>
        <w:t>Need to rer</w:t>
      </w:r>
      <w:r w:rsidR="00EB46DC">
        <w:t>un the models with the new data, and fit the pyrite data</w:t>
      </w:r>
    </w:p>
  </w:comment>
  <w:comment w:id="4" w:author="Michael Chen" w:date="2016-05-26T10:51:00Z" w:initials="MC">
    <w:p w14:paraId="53B2C709" w14:textId="3AE089A4" w:rsidR="005E1FEC" w:rsidRDefault="005E1FEC">
      <w:pPr>
        <w:pStyle w:val="CommentText"/>
      </w:pPr>
      <w:r>
        <w:rPr>
          <w:rStyle w:val="CommentReference"/>
        </w:rPr>
        <w:annotationRef/>
      </w:r>
      <w:r>
        <w:t>Will also include site densities, just leaving it until we have a full data set/can format it in LaTeX</w:t>
      </w:r>
    </w:p>
  </w:comment>
  <w:comment w:id="5" w:author="machen" w:date="2016-05-29T14:03:00Z" w:initials="m">
    <w:p w14:paraId="16CC6303" w14:textId="57BEDE7C" w:rsidR="00D30C36" w:rsidRDefault="00D30C36">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3D1E48" w15:done="0"/>
  <w15:commentEx w15:paraId="27F63347" w15:done="0"/>
  <w15:commentEx w15:paraId="6F5DC26F" w15:done="0"/>
  <w15:commentEx w15:paraId="53B2C709" w15:done="0"/>
  <w15:commentEx w15:paraId="16CC63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5184"/>
    <w:rsid w:val="00030050"/>
    <w:rsid w:val="00034293"/>
    <w:rsid w:val="000504B0"/>
    <w:rsid w:val="00051EC7"/>
    <w:rsid w:val="000522B7"/>
    <w:rsid w:val="00076876"/>
    <w:rsid w:val="00085D34"/>
    <w:rsid w:val="000919A0"/>
    <w:rsid w:val="000B3200"/>
    <w:rsid w:val="00154524"/>
    <w:rsid w:val="00163E52"/>
    <w:rsid w:val="00167D90"/>
    <w:rsid w:val="00177B55"/>
    <w:rsid w:val="00197AA8"/>
    <w:rsid w:val="00210C4A"/>
    <w:rsid w:val="00243BF9"/>
    <w:rsid w:val="0025421E"/>
    <w:rsid w:val="0026589E"/>
    <w:rsid w:val="00277470"/>
    <w:rsid w:val="00291774"/>
    <w:rsid w:val="002C66D7"/>
    <w:rsid w:val="00302AEE"/>
    <w:rsid w:val="003D2C05"/>
    <w:rsid w:val="003E3769"/>
    <w:rsid w:val="003F60EB"/>
    <w:rsid w:val="0043349A"/>
    <w:rsid w:val="00434D21"/>
    <w:rsid w:val="00436B7F"/>
    <w:rsid w:val="00464DB5"/>
    <w:rsid w:val="004664DA"/>
    <w:rsid w:val="0047463F"/>
    <w:rsid w:val="00476ACB"/>
    <w:rsid w:val="00483D6E"/>
    <w:rsid w:val="00490D23"/>
    <w:rsid w:val="004921B2"/>
    <w:rsid w:val="004B591D"/>
    <w:rsid w:val="004E325D"/>
    <w:rsid w:val="00503D9D"/>
    <w:rsid w:val="00505D1A"/>
    <w:rsid w:val="00525F81"/>
    <w:rsid w:val="00570A6F"/>
    <w:rsid w:val="0057203B"/>
    <w:rsid w:val="00584C5A"/>
    <w:rsid w:val="005B52D6"/>
    <w:rsid w:val="005C4438"/>
    <w:rsid w:val="005E1FEC"/>
    <w:rsid w:val="0061584C"/>
    <w:rsid w:val="00631F14"/>
    <w:rsid w:val="00642DB1"/>
    <w:rsid w:val="00646A4D"/>
    <w:rsid w:val="00672D57"/>
    <w:rsid w:val="0068223C"/>
    <w:rsid w:val="006C34B0"/>
    <w:rsid w:val="0072190E"/>
    <w:rsid w:val="00727B10"/>
    <w:rsid w:val="007444BF"/>
    <w:rsid w:val="007659E8"/>
    <w:rsid w:val="00767A3D"/>
    <w:rsid w:val="0078375C"/>
    <w:rsid w:val="007B346B"/>
    <w:rsid w:val="007D2347"/>
    <w:rsid w:val="007F6638"/>
    <w:rsid w:val="00806F65"/>
    <w:rsid w:val="00836777"/>
    <w:rsid w:val="00855944"/>
    <w:rsid w:val="00887CB1"/>
    <w:rsid w:val="008A0962"/>
    <w:rsid w:val="008A74DB"/>
    <w:rsid w:val="008B7A5C"/>
    <w:rsid w:val="00923445"/>
    <w:rsid w:val="009378CA"/>
    <w:rsid w:val="00946431"/>
    <w:rsid w:val="009934C3"/>
    <w:rsid w:val="00994948"/>
    <w:rsid w:val="009A509E"/>
    <w:rsid w:val="009C7C54"/>
    <w:rsid w:val="009E1557"/>
    <w:rsid w:val="00A8378A"/>
    <w:rsid w:val="00A90862"/>
    <w:rsid w:val="00AC2E49"/>
    <w:rsid w:val="00AD1D21"/>
    <w:rsid w:val="00AD778A"/>
    <w:rsid w:val="00B00F8C"/>
    <w:rsid w:val="00B42A02"/>
    <w:rsid w:val="00B51EE3"/>
    <w:rsid w:val="00B53681"/>
    <w:rsid w:val="00B9754E"/>
    <w:rsid w:val="00B97F5D"/>
    <w:rsid w:val="00BB777D"/>
    <w:rsid w:val="00BC00AE"/>
    <w:rsid w:val="00BC36D6"/>
    <w:rsid w:val="00C12AA1"/>
    <w:rsid w:val="00C242A4"/>
    <w:rsid w:val="00C4280C"/>
    <w:rsid w:val="00C66993"/>
    <w:rsid w:val="00D30C36"/>
    <w:rsid w:val="00D34445"/>
    <w:rsid w:val="00D42F7E"/>
    <w:rsid w:val="00D51929"/>
    <w:rsid w:val="00D60ABF"/>
    <w:rsid w:val="00D60F6C"/>
    <w:rsid w:val="00D713C8"/>
    <w:rsid w:val="00D7328C"/>
    <w:rsid w:val="00D9088E"/>
    <w:rsid w:val="00D91CB2"/>
    <w:rsid w:val="00DB6383"/>
    <w:rsid w:val="00DC781E"/>
    <w:rsid w:val="00DE0174"/>
    <w:rsid w:val="00DE4BC8"/>
    <w:rsid w:val="00DE72DF"/>
    <w:rsid w:val="00E26EE8"/>
    <w:rsid w:val="00E92D4A"/>
    <w:rsid w:val="00EB185E"/>
    <w:rsid w:val="00EB46DC"/>
    <w:rsid w:val="00EC6622"/>
    <w:rsid w:val="00EF2986"/>
    <w:rsid w:val="00F31B86"/>
    <w:rsid w:val="00F40708"/>
    <w:rsid w:val="00F43B04"/>
    <w:rsid w:val="00F54DEB"/>
    <w:rsid w:val="00F563F7"/>
    <w:rsid w:val="00F63FA8"/>
    <w:rsid w:val="00FA1FCF"/>
    <w:rsid w:val="00FA7E83"/>
    <w:rsid w:val="00FF24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520D46-5BC2-476B-B428-679E4140F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9</TotalTime>
  <Pages>7</Pages>
  <Words>13544</Words>
  <Characters>77207</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905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77</cp:revision>
  <dcterms:created xsi:type="dcterms:W3CDTF">2016-03-22T19:17:00Z</dcterms:created>
  <dcterms:modified xsi:type="dcterms:W3CDTF">2016-06-03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